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BDD7CC6" w14:textId="2CE8E46A" w:rsidR="00F65FCF" w:rsidRPr="00B23766" w:rsidRDefault="007F4079" w:rsidP="00F65FCF">
      <w:pPr>
        <w:rPr>
          <w:rFonts w:ascii="Times New Roman" w:hAnsi="Times New Roman" w:cs="Times New Roman"/>
          <w:b/>
        </w:rPr>
      </w:pPr>
      <w:proofErr w:type="gramStart"/>
      <w:r w:rsidRPr="00EB39B4">
        <w:rPr>
          <w:rFonts w:ascii="Times New Roman" w:hAnsi="Times New Roman" w:cs="Times New Roman"/>
          <w:b/>
        </w:rPr>
        <w:t>Supplementary File 1</w:t>
      </w:r>
      <w:r w:rsidR="00F65FCF" w:rsidRPr="00B23766">
        <w:rPr>
          <w:rFonts w:ascii="Times New Roman" w:hAnsi="Times New Roman" w:cs="Times New Roman"/>
          <w:b/>
        </w:rPr>
        <w:t>.</w:t>
      </w:r>
      <w:proofErr w:type="gramEnd"/>
      <w:r w:rsidR="00F65FCF" w:rsidRPr="00B23766">
        <w:rPr>
          <w:rFonts w:ascii="Times New Roman" w:hAnsi="Times New Roman" w:cs="Times New Roman"/>
          <w:b/>
        </w:rPr>
        <w:t xml:space="preserve"> Strains used in this study.</w:t>
      </w:r>
    </w:p>
    <w:p w14:paraId="0B08919F" w14:textId="77777777" w:rsidR="00F65FCF" w:rsidRPr="00B23766" w:rsidRDefault="00F65FCF" w:rsidP="00F65FCF">
      <w:pPr>
        <w:rPr>
          <w:rFonts w:ascii="Times New Roman" w:hAnsi="Times New Roman" w:cs="Times New Roman"/>
        </w:rPr>
      </w:pPr>
    </w:p>
    <w:tbl>
      <w:tblPr>
        <w:tblStyle w:val="TableGrid"/>
        <w:tblW w:w="10008" w:type="dxa"/>
        <w:tblLook w:val="04A0" w:firstRow="1" w:lastRow="0" w:firstColumn="1" w:lastColumn="0" w:noHBand="0" w:noVBand="1"/>
      </w:tblPr>
      <w:tblGrid>
        <w:gridCol w:w="1776"/>
        <w:gridCol w:w="8232"/>
      </w:tblGrid>
      <w:tr w:rsidR="00F65FCF" w:rsidRPr="00B23766" w14:paraId="1A005C0B" w14:textId="77777777" w:rsidTr="00F62DB3">
        <w:tc>
          <w:tcPr>
            <w:tcW w:w="1776" w:type="dxa"/>
          </w:tcPr>
          <w:p w14:paraId="62C7447F" w14:textId="77777777" w:rsidR="00F65FCF" w:rsidRPr="00B23766" w:rsidRDefault="00F65FCF" w:rsidP="00F62DB3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23766">
              <w:rPr>
                <w:rFonts w:ascii="Times New Roman" w:hAnsi="Times New Roman" w:cs="Times New Roman"/>
                <w:b/>
                <w:sz w:val="24"/>
                <w:szCs w:val="24"/>
              </w:rPr>
              <w:t>Strain</w:t>
            </w:r>
          </w:p>
        </w:tc>
        <w:tc>
          <w:tcPr>
            <w:tcW w:w="8232" w:type="dxa"/>
          </w:tcPr>
          <w:p w14:paraId="119B9DC5" w14:textId="77777777" w:rsidR="00F65FCF" w:rsidRPr="00B23766" w:rsidRDefault="00F65FCF" w:rsidP="00F62DB3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23766">
              <w:rPr>
                <w:rFonts w:ascii="Times New Roman" w:hAnsi="Times New Roman" w:cs="Times New Roman"/>
                <w:b/>
                <w:sz w:val="24"/>
                <w:szCs w:val="24"/>
              </w:rPr>
              <w:t>Genotype</w:t>
            </w:r>
          </w:p>
        </w:tc>
      </w:tr>
      <w:tr w:rsidR="00F65FCF" w:rsidRPr="00B23766" w14:paraId="7748D42C" w14:textId="77777777" w:rsidTr="00F62DB3">
        <w:tc>
          <w:tcPr>
            <w:tcW w:w="1776" w:type="dxa"/>
          </w:tcPr>
          <w:p w14:paraId="1AD7E4CB" w14:textId="77777777" w:rsidR="00F65FCF" w:rsidRPr="00B23766" w:rsidRDefault="00F65FCF" w:rsidP="00F62DB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 xml:space="preserve">AQ906 </w:t>
            </w:r>
            <w:r w:rsidRPr="00B23766">
              <w:rPr>
                <w:rFonts w:ascii="Times New Roman" w:hAnsi="Times New Roman" w:cs="Times New Roman"/>
              </w:rPr>
              <w:fldChar w:fldCharType="begin">
                <w:fldData xml:space="preserve">PEVuZE5vdGU+PENpdGU+PEF1dGhvcj5TdXp1a2k8L0F1dGhvcj48WWVhcj4yMDAzPC9ZZWFyPjxS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</w:fldData>
              </w:fldChar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23766">
              <w:rPr>
                <w:rFonts w:ascii="Times New Roman" w:hAnsi="Times New Roman" w:cs="Times New Roman"/>
              </w:rPr>
              <w:fldChar w:fldCharType="begin">
                <w:fldData xml:space="preserve">PEVuZE5vdGU+PENpdGU+PEF1dGhvcj5TdXp1a2k8L0F1dGhvcj48WWVhcj4yMDAzPC9ZZWFyPjxS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</w:fldData>
              </w:fldChar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B23766">
              <w:rPr>
                <w:rFonts w:ascii="Times New Roman" w:hAnsi="Times New Roman" w:cs="Times New Roman"/>
              </w:rPr>
            </w:r>
            <w:r w:rsidRPr="00B23766">
              <w:rPr>
                <w:rFonts w:ascii="Times New Roman" w:hAnsi="Times New Roman" w:cs="Times New Roman"/>
              </w:rPr>
              <w:fldChar w:fldCharType="end"/>
            </w:r>
            <w:r w:rsidRPr="00B23766">
              <w:rPr>
                <w:rFonts w:ascii="Times New Roman" w:hAnsi="Times New Roman" w:cs="Times New Roman"/>
              </w:rPr>
            </w:r>
            <w:r w:rsidRPr="00B23766">
              <w:rPr>
                <w:rFonts w:ascii="Times New Roman" w:hAnsi="Times New Roman" w:cs="Times New Roman"/>
              </w:rPr>
              <w:fldChar w:fldCharType="separate"/>
            </w:r>
            <w:r w:rsidRPr="00B23766">
              <w:rPr>
                <w:rFonts w:ascii="Times New Roman" w:hAnsi="Times New Roman" w:cs="Times New Roman"/>
                <w:noProof/>
                <w:sz w:val="24"/>
                <w:szCs w:val="24"/>
              </w:rPr>
              <w:t>(Suzuki et al., 2003)</w:t>
            </w:r>
            <w:r w:rsidRPr="00B23766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8232" w:type="dxa"/>
          </w:tcPr>
          <w:p w14:paraId="67710E92" w14:textId="77777777" w:rsidR="00F65FCF" w:rsidRPr="00B23766" w:rsidRDefault="00F65FCF" w:rsidP="00F62DB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bzIs17</w:t>
            </w:r>
            <w:proofErr w:type="gramEnd"/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Pmec-4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::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yc2.12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lin-15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(+)]</w:t>
            </w:r>
          </w:p>
        </w:tc>
      </w:tr>
      <w:tr w:rsidR="00F65FCF" w:rsidRPr="00B23766" w14:paraId="545FA0A8" w14:textId="77777777" w:rsidTr="00F62DB3">
        <w:tc>
          <w:tcPr>
            <w:tcW w:w="1776" w:type="dxa"/>
          </w:tcPr>
          <w:p w14:paraId="400093B8" w14:textId="77777777" w:rsidR="00F65FCF" w:rsidRPr="00B23766" w:rsidRDefault="00F65FCF" w:rsidP="00F62DB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AQ2993</w:t>
            </w:r>
          </w:p>
        </w:tc>
        <w:tc>
          <w:tcPr>
            <w:tcW w:w="8232" w:type="dxa"/>
          </w:tcPr>
          <w:p w14:paraId="712FDDDF" w14:textId="77777777" w:rsidR="00F65FCF" w:rsidRPr="00B23766" w:rsidRDefault="00F65FCF" w:rsidP="00F62DB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bzIs17</w:t>
            </w:r>
            <w:proofErr w:type="gramEnd"/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Pmec-4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::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yc2.12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lin-15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(+)] ljEx498[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Pmec-7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::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unc-9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 xml:space="preserve"> RNAi, 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Punc-122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::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gfp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F65FCF" w:rsidRPr="00B23766" w14:paraId="5DEAC7AF" w14:textId="77777777" w:rsidTr="00F62DB3">
        <w:tc>
          <w:tcPr>
            <w:tcW w:w="1776" w:type="dxa"/>
          </w:tcPr>
          <w:p w14:paraId="73A3358E" w14:textId="77777777" w:rsidR="00F65FCF" w:rsidRPr="00B23766" w:rsidRDefault="00F65FCF" w:rsidP="00F62DB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AQ2995</w:t>
            </w:r>
          </w:p>
        </w:tc>
        <w:tc>
          <w:tcPr>
            <w:tcW w:w="8232" w:type="dxa"/>
          </w:tcPr>
          <w:p w14:paraId="574A7156" w14:textId="77777777" w:rsidR="00F65FCF" w:rsidRPr="00B23766" w:rsidRDefault="00F65FCF" w:rsidP="00F62DB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bzIs17</w:t>
            </w:r>
            <w:proofErr w:type="gramEnd"/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Pmec-4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::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yc2.12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lin-15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(+)] ljEx500[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Pmec-7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::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unc-7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 xml:space="preserve"> RNAi, 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Punc-122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::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gfp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F65FCF" w:rsidRPr="00B23766" w14:paraId="3B688F86" w14:textId="77777777" w:rsidTr="00F62DB3">
        <w:tc>
          <w:tcPr>
            <w:tcW w:w="1776" w:type="dxa"/>
          </w:tcPr>
          <w:p w14:paraId="12FB5D71" w14:textId="77777777" w:rsidR="00F65FCF" w:rsidRPr="00B23766" w:rsidRDefault="00F65FCF" w:rsidP="00F62DB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AQ2998</w:t>
            </w:r>
          </w:p>
        </w:tc>
        <w:tc>
          <w:tcPr>
            <w:tcW w:w="8232" w:type="dxa"/>
          </w:tcPr>
          <w:p w14:paraId="503C7BDC" w14:textId="77777777" w:rsidR="00F65FCF" w:rsidRPr="00B23766" w:rsidRDefault="00F65FCF" w:rsidP="00F62DB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bzIs17</w:t>
            </w:r>
            <w:proofErr w:type="gramEnd"/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Pmec-4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::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yc2.12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lin-15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(+)] ljEx</w:t>
            </w:r>
            <w:bookmarkStart w:id="0" w:name="_GoBack"/>
            <w:bookmarkEnd w:id="0"/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503[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Pmec-7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::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inx-7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 xml:space="preserve"> RNAi, 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Punc-122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::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gfp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F65FCF" w:rsidRPr="00B23766" w14:paraId="7242CF5A" w14:textId="77777777" w:rsidTr="00F62DB3">
        <w:tc>
          <w:tcPr>
            <w:tcW w:w="1776" w:type="dxa"/>
          </w:tcPr>
          <w:p w14:paraId="3556D109" w14:textId="77777777" w:rsidR="00F65FCF" w:rsidRPr="00B23766" w:rsidRDefault="00F65FCF" w:rsidP="00F62DB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AQ2987</w:t>
            </w:r>
          </w:p>
        </w:tc>
        <w:tc>
          <w:tcPr>
            <w:tcW w:w="8232" w:type="dxa"/>
          </w:tcPr>
          <w:p w14:paraId="5E9E1970" w14:textId="77777777" w:rsidR="00F65FCF" w:rsidRPr="00B23766" w:rsidRDefault="00F65FCF" w:rsidP="00F62DB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bzIs17</w:t>
            </w:r>
            <w:proofErr w:type="gramEnd"/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Pmec-4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::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yc2.12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lin-15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(+)] ljEx492[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Pmec-7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::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E.coli Cat1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 xml:space="preserve"> RNAi, 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Punc-122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::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gfp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F65FCF" w:rsidRPr="00B23766" w14:paraId="61ECE9B7" w14:textId="77777777" w:rsidTr="00F62DB3">
        <w:tc>
          <w:tcPr>
            <w:tcW w:w="1776" w:type="dxa"/>
          </w:tcPr>
          <w:p w14:paraId="08199E98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CB101 </w:t>
            </w:r>
            <w:r>
              <w:rPr>
                <w:rFonts w:ascii="Times New Roman" w:eastAsia="Times New Roman" w:hAnsi="Times New Roman" w:cs="Times New Roman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instrText xml:space="preserve"> ADDIN EN.CITE &lt;EndNote&gt;&lt;Cite&gt;&lt;Author&gt;Brenner&lt;/Author&gt;&lt;Year&gt;1974&lt;/Year&gt;&lt;RecNum&gt;32&lt;/RecNum&gt;&lt;DisplayText&gt;(Brenner, 1974)&lt;/DisplayText&gt;&lt;record&gt;&lt;rec-number&gt;32&lt;/rec-number&gt;&lt;foreign-keys&gt;&lt;key app="EN" db-id="xfdvt0sxk5wxt9e9te6v9ffhefavxvtptsvt" timestamp="1462470698"&gt;32&lt;/key&gt;&lt;/foreign-keys&gt;&lt;ref-type name="Journal Article"&gt;17&lt;/ref-type&gt;&lt;contributors&gt;&lt;authors&gt;&lt;author&gt;Brenner, S.&lt;/author&gt;&lt;/authors&gt;&lt;/contributors&gt;&lt;titles&gt;&lt;title&gt;The genetics of Caenorhabditis elegans&lt;/title&gt;&lt;secondary-title&gt;Genetics&lt;/secondary-title&gt;&lt;alt-title&gt;Genetics&lt;/alt-title&gt;&lt;/titles&gt;&lt;periodical&gt;&lt;full-title&gt;Genetics&lt;/full-title&gt;&lt;abbr-1&gt;Genetics&lt;/abbr-1&gt;&lt;/periodical&gt;&lt;alt-periodical&gt;&lt;full-title&gt;Genetics&lt;/full-title&gt;&lt;abbr-1&gt;Genetics&lt;/abbr-1&gt;&lt;/alt-periodical&gt;&lt;pages&gt;71-94&lt;/pages&gt;&lt;volume&gt;77&lt;/volume&gt;&lt;number&gt;1&lt;/number&gt;&lt;edition&gt;1974/05/01&lt;/edition&gt;&lt;keywords&gt;&lt;keyword&gt;Animals&lt;/keyword&gt;&lt;keyword&gt;*Chromosome Mapping&lt;/keyword&gt;&lt;keyword&gt;Crosses, Genetic&lt;/keyword&gt;&lt;keyword&gt;Female&lt;/keyword&gt;&lt;keyword&gt;Genes, Lethal&lt;/keyword&gt;&lt;keyword&gt;Genetic Complementation Test&lt;/keyword&gt;&lt;keyword&gt;Genetic Linkage&lt;/keyword&gt;&lt;keyword&gt;Genetics, Behavioral&lt;/keyword&gt;&lt;keyword&gt;Male&lt;/keyword&gt;&lt;keyword&gt;Mesylates/pharmacology&lt;/keyword&gt;&lt;keyword&gt;Movement&lt;/keyword&gt;&lt;keyword&gt;*Mutation&lt;/keyword&gt;&lt;keyword&gt;*Nematoda/drug effects/physiology&lt;/keyword&gt;&lt;keyword&gt;Nervous System Physiological Phenomena&lt;/keyword&gt;&lt;keyword&gt;Phenotype&lt;/keyword&gt;&lt;keyword&gt;Recombination, Genetic&lt;/keyword&gt;&lt;keyword&gt;Reproduction&lt;/keyword&gt;&lt;keyword&gt;Sex Chromosomes&lt;/keyword&gt;&lt;/keywords&gt;&lt;dates&gt;&lt;year&gt;1974&lt;/year&gt;&lt;pub-dates&gt;&lt;date&gt;May&lt;/date&gt;&lt;/pub-dates&gt;&lt;/dates&gt;&lt;isbn&gt;0016-6731 (Print)&amp;#xD;0016-6731&lt;/isbn&gt;&lt;accession-num&gt;4366476&lt;/accession-num&gt;&lt;urls&gt;&lt;/urls&gt;&lt;custom2&gt;PMC1213120&lt;/custom2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GB"/>
              </w:rPr>
              <w:t>(Brenner, 1974)</w:t>
            </w:r>
            <w:r>
              <w:rPr>
                <w:rFonts w:ascii="Times New Roman" w:eastAsia="Times New Roman" w:hAnsi="Times New Roman" w:cs="Times New Roman"/>
                <w:lang w:eastAsia="en-GB"/>
              </w:rPr>
              <w:fldChar w:fldCharType="end"/>
            </w:r>
          </w:p>
        </w:tc>
        <w:tc>
          <w:tcPr>
            <w:tcW w:w="8232" w:type="dxa"/>
          </w:tcPr>
          <w:p w14:paraId="59E5DA19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</w:pPr>
            <w:r w:rsidRPr="00DF5FB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unc-9(e101)</w:t>
            </w:r>
          </w:p>
        </w:tc>
      </w:tr>
      <w:tr w:rsidR="00F65FCF" w:rsidRPr="00F31B15" w14:paraId="5A5E558C" w14:textId="77777777" w:rsidTr="00F62DB3">
        <w:tc>
          <w:tcPr>
            <w:tcW w:w="1776" w:type="dxa"/>
          </w:tcPr>
          <w:p w14:paraId="58CEFC41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Q3249</w:t>
            </w:r>
          </w:p>
        </w:tc>
        <w:tc>
          <w:tcPr>
            <w:tcW w:w="8232" w:type="dxa"/>
          </w:tcPr>
          <w:p w14:paraId="17B01D3C" w14:textId="77777777" w:rsidR="00F65FCF" w:rsidRPr="00FD5D01" w:rsidRDefault="00F65FCF" w:rsidP="00F62DB3">
            <w:pPr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de-DE" w:eastAsia="en-GB"/>
              </w:rPr>
            </w:pPr>
            <w:r w:rsidRPr="00FD5D01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de-DE" w:eastAsia="en-GB"/>
              </w:rPr>
              <w:t xml:space="preserve">unc-9(e101), </w:t>
            </w:r>
            <w:r w:rsidRPr="008B6E39">
              <w:rPr>
                <w:rFonts w:ascii="Times New Roman" w:eastAsia="Times New Roman" w:hAnsi="Times New Roman" w:cs="Times New Roman"/>
                <w:sz w:val="24"/>
                <w:szCs w:val="24"/>
                <w:lang w:val="de-DE" w:eastAsia="en-GB"/>
              </w:rPr>
              <w:t>bzIs17[</w:t>
            </w:r>
            <w:r w:rsidRPr="008B6E39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Pmec-4</w:t>
            </w:r>
            <w:r w:rsidRPr="008B6E39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::</w:t>
            </w:r>
            <w:r w:rsidRPr="008B6E39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yc2.12</w:t>
            </w:r>
            <w:r w:rsidRPr="008B6E39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 xml:space="preserve">, </w:t>
            </w:r>
            <w:r w:rsidRPr="008B6E39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lin-15</w:t>
            </w:r>
            <w:r w:rsidRPr="008B6E39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(+)</w:t>
            </w:r>
            <w:r w:rsidRPr="008B6E39">
              <w:rPr>
                <w:rFonts w:ascii="Times New Roman" w:eastAsia="Times New Roman" w:hAnsi="Times New Roman" w:cs="Times New Roman"/>
                <w:sz w:val="24"/>
                <w:szCs w:val="24"/>
                <w:lang w:val="de-DE" w:eastAsia="en-GB"/>
              </w:rPr>
              <w:t>]</w:t>
            </w:r>
          </w:p>
        </w:tc>
      </w:tr>
      <w:tr w:rsidR="00F65FCF" w:rsidRPr="00B23766" w14:paraId="37BF18DA" w14:textId="77777777" w:rsidTr="00F62DB3">
        <w:tc>
          <w:tcPr>
            <w:tcW w:w="1776" w:type="dxa"/>
          </w:tcPr>
          <w:p w14:paraId="7004B206" w14:textId="77777777" w:rsidR="00F65FCF" w:rsidRPr="00B23766" w:rsidRDefault="00F65FCF" w:rsidP="00F62DB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CB5 </w:t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  <w:fldChar w:fldCharType="begin"/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instrText xml:space="preserve"> ADDIN EN.CITE &lt;EndNote&gt;&lt;Cite&gt;&lt;Author&gt;Brenner&lt;/Author&gt;&lt;Year&gt;1974&lt;/Year&gt;&lt;RecNum&gt;32&lt;/RecNum&gt;&lt;DisplayText&gt;(Brenner, 1974)&lt;/DisplayText&gt;&lt;record&gt;&lt;rec-number&gt;32&lt;/rec-number&gt;&lt;foreign-keys&gt;&lt;key app="EN" db-id="xfdvt0sxk5wxt9e9te6v9ffhefavxvtptsvt" timestamp="1462470698"&gt;32&lt;/key&gt;&lt;/foreign-keys&gt;&lt;ref-type name="Journal Article"&gt;17&lt;/ref-type&gt;&lt;contributors&gt;&lt;authors&gt;&lt;author&gt;Brenner, S.&lt;/author&gt;&lt;/authors&gt;&lt;/contributors&gt;&lt;titles&gt;&lt;title&gt;The genetics of Caenorhabditis elegans&lt;/title&gt;&lt;secondary-title&gt;Genetics&lt;/secondary-title&gt;&lt;alt-title&gt;Genetics&lt;/alt-title&gt;&lt;/titles&gt;&lt;periodical&gt;&lt;full-title&gt;Genetics&lt;/full-title&gt;&lt;abbr-1&gt;Genetics&lt;/abbr-1&gt;&lt;/periodical&gt;&lt;alt-periodical&gt;&lt;full-title&gt;Genetics&lt;/full-title&gt;&lt;abbr-1&gt;Genetics&lt;/abbr-1&gt;&lt;/alt-periodical&gt;&lt;pages&gt;71-94&lt;/pages&gt;&lt;volume&gt;77&lt;/volume&gt;&lt;number&gt;1&lt;/number&gt;&lt;edition&gt;1974/05/01&lt;/edition&gt;&lt;keywords&gt;&lt;keyword&gt;Animals&lt;/keyword&gt;&lt;keyword&gt;*Chromosome Mapping&lt;/keyword&gt;&lt;keyword&gt;Crosses, Genetic&lt;/keyword&gt;&lt;keyword&gt;Female&lt;/keyword&gt;&lt;keyword&gt;Genes, Lethal&lt;/keyword&gt;&lt;keyword&gt;Genetic Complementation Test&lt;/keyword&gt;&lt;keyword&gt;Genetic Linkage&lt;/keyword&gt;&lt;keyword&gt;Genetics, Behavioral&lt;/keyword&gt;&lt;keyword&gt;Male&lt;/keyword&gt;&lt;keyword&gt;Mesylates/pharmacology&lt;/keyword&gt;&lt;keyword&gt;Movement&lt;/keyword&gt;&lt;keyword&gt;*Mutation&lt;/keyword&gt;&lt;keyword&gt;*Nematoda/drug effects/physiology&lt;/keyword&gt;&lt;keyword&gt;Nervous System Physiological Phenomena&lt;/keyword&gt;&lt;keyword&gt;Phenotype&lt;/keyword&gt;&lt;keyword&gt;Recombination, Genetic&lt;/keyword&gt;&lt;keyword&gt;Reproduction&lt;/keyword&gt;&lt;keyword&gt;Sex Chromosomes&lt;/keyword&gt;&lt;/keywords&gt;&lt;dates&gt;&lt;year&gt;1974&lt;/year&gt;&lt;pub-dates&gt;&lt;date&gt;May&lt;/date&gt;&lt;/pub-dates&gt;&lt;/dates&gt;&lt;isbn&gt;0016-6731 (Print)&amp;#xD;0016-6731&lt;/isbn&gt;&lt;accession-num&gt;4366476&lt;/accession-num&gt;&lt;urls&gt;&lt;/urls&gt;&lt;custom2&gt;PMC1213120&lt;/custom2&gt;&lt;remote-database-provider&gt;NLM&lt;/remote-database-provider&gt;&lt;language&gt;eng&lt;/language&gt;&lt;/record&gt;&lt;/Cite&gt;&lt;/EndNote&gt;</w:instrText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  <w:fldChar w:fldCharType="separate"/>
            </w:r>
            <w:r w:rsidRPr="00B23766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GB"/>
              </w:rPr>
              <w:t>(Brenner, 1974)</w:t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  <w:fldChar w:fldCharType="end"/>
            </w:r>
          </w:p>
        </w:tc>
        <w:tc>
          <w:tcPr>
            <w:tcW w:w="8232" w:type="dxa"/>
          </w:tcPr>
          <w:p w14:paraId="7F2E8C08" w14:textId="77777777" w:rsidR="00F65FCF" w:rsidRPr="00B23766" w:rsidRDefault="00F65FCF" w:rsidP="00F62DB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unc-7(e5)</w:t>
            </w:r>
          </w:p>
        </w:tc>
      </w:tr>
      <w:tr w:rsidR="00F65FCF" w:rsidRPr="00F31B15" w14:paraId="0FD18B67" w14:textId="77777777" w:rsidTr="00F62DB3">
        <w:tc>
          <w:tcPr>
            <w:tcW w:w="1776" w:type="dxa"/>
          </w:tcPr>
          <w:p w14:paraId="3929261B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Q3248</w:t>
            </w:r>
          </w:p>
        </w:tc>
        <w:tc>
          <w:tcPr>
            <w:tcW w:w="8232" w:type="dxa"/>
          </w:tcPr>
          <w:p w14:paraId="7AA7BB83" w14:textId="77777777" w:rsidR="00F65FCF" w:rsidRPr="008B6E39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de-DE" w:eastAsia="en-GB"/>
              </w:rPr>
            </w:pPr>
            <w:r w:rsidRPr="008B6E39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de-DE" w:eastAsia="en-GB"/>
              </w:rPr>
              <w:t>unc-7(e5)</w:t>
            </w:r>
            <w:r w:rsidRPr="008B6E39">
              <w:rPr>
                <w:rFonts w:ascii="Times New Roman" w:eastAsia="Times New Roman" w:hAnsi="Times New Roman" w:cs="Times New Roman"/>
                <w:sz w:val="24"/>
                <w:szCs w:val="24"/>
                <w:lang w:val="de-DE" w:eastAsia="en-GB"/>
              </w:rPr>
              <w:t xml:space="preserve"> bzIs17[</w:t>
            </w:r>
            <w:r w:rsidRPr="008B6E39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Pmec-4</w:t>
            </w:r>
            <w:r w:rsidRPr="008B6E39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::</w:t>
            </w:r>
            <w:r w:rsidRPr="008B6E39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yc2.12</w:t>
            </w:r>
            <w:r w:rsidRPr="008B6E39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 xml:space="preserve">, </w:t>
            </w:r>
            <w:r w:rsidRPr="008B6E39">
              <w:rPr>
                <w:rFonts w:ascii="Times New Roman" w:hAnsi="Times New Roman" w:cs="Times New Roman"/>
                <w:i/>
                <w:sz w:val="24"/>
                <w:szCs w:val="24"/>
                <w:lang w:val="de-DE"/>
              </w:rPr>
              <w:t>lin-15</w:t>
            </w:r>
            <w:r w:rsidRPr="008B6E39">
              <w:rPr>
                <w:rFonts w:ascii="Times New Roman" w:hAnsi="Times New Roman" w:cs="Times New Roman"/>
                <w:sz w:val="24"/>
                <w:szCs w:val="24"/>
                <w:lang w:val="de-DE"/>
              </w:rPr>
              <w:t>(+)</w:t>
            </w:r>
            <w:r w:rsidRPr="008B6E39">
              <w:rPr>
                <w:rFonts w:ascii="Times New Roman" w:eastAsia="Times New Roman" w:hAnsi="Times New Roman" w:cs="Times New Roman"/>
                <w:sz w:val="24"/>
                <w:szCs w:val="24"/>
                <w:lang w:val="de-DE" w:eastAsia="en-GB"/>
              </w:rPr>
              <w:t>]</w:t>
            </w:r>
          </w:p>
        </w:tc>
      </w:tr>
      <w:tr w:rsidR="00F65FCF" w:rsidRPr="00B23766" w14:paraId="3A848302" w14:textId="77777777" w:rsidTr="00F62DB3">
        <w:tc>
          <w:tcPr>
            <w:tcW w:w="1776" w:type="dxa"/>
          </w:tcPr>
          <w:p w14:paraId="74DD96CD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Q3241</w:t>
            </w:r>
          </w:p>
        </w:tc>
        <w:tc>
          <w:tcPr>
            <w:tcW w:w="8232" w:type="dxa"/>
          </w:tcPr>
          <w:p w14:paraId="73EF3300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</w:pPr>
            <w:proofErr w:type="gramStart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unc</w:t>
            </w:r>
            <w:proofErr w:type="gramEnd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-7(e5)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bzIs17[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Pmec-4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::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yc2.12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lin-15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(+)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 ljEx611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mec-4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::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unc-7a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:: SL2::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tag rfp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, 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unc-122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::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gfp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</w:p>
        </w:tc>
      </w:tr>
      <w:tr w:rsidR="00F65FCF" w:rsidRPr="00B23766" w14:paraId="19D55E27" w14:textId="77777777" w:rsidTr="00F62DB3">
        <w:tc>
          <w:tcPr>
            <w:tcW w:w="1776" w:type="dxa"/>
          </w:tcPr>
          <w:p w14:paraId="08A2AEE2" w14:textId="77777777" w:rsidR="00F65FCF" w:rsidRPr="00B23766" w:rsidRDefault="00F65FCF" w:rsidP="00F62DB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Q3243</w:t>
            </w:r>
          </w:p>
        </w:tc>
        <w:tc>
          <w:tcPr>
            <w:tcW w:w="8232" w:type="dxa"/>
          </w:tcPr>
          <w:p w14:paraId="641BCEB2" w14:textId="77777777" w:rsidR="00F65FCF" w:rsidRPr="00B23766" w:rsidRDefault="00F65FCF" w:rsidP="00F62DB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unc</w:t>
            </w:r>
            <w:proofErr w:type="gramEnd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-7(e5)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bzIs17[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Pmec-4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::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yc2.12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lin-15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(+)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 ljEx613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mec-4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::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unc-7a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C173A, C191A, C377A, C394A:: SL2::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tag rfp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, 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unc-122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::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gfp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</w:p>
        </w:tc>
      </w:tr>
      <w:tr w:rsidR="00F65FCF" w:rsidRPr="00B23766" w14:paraId="1A7EB695" w14:textId="77777777" w:rsidTr="00F62DB3">
        <w:trPr>
          <w:trHeight w:val="228"/>
        </w:trPr>
        <w:tc>
          <w:tcPr>
            <w:tcW w:w="1776" w:type="dxa"/>
            <w:noWrap/>
            <w:hideMark/>
          </w:tcPr>
          <w:p w14:paraId="2989CFB1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Q3775</w:t>
            </w:r>
          </w:p>
        </w:tc>
        <w:tc>
          <w:tcPr>
            <w:tcW w:w="8232" w:type="dxa"/>
            <w:noWrap/>
            <w:hideMark/>
          </w:tcPr>
          <w:p w14:paraId="26F184C1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gramStart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unc</w:t>
            </w:r>
            <w:proofErr w:type="gramEnd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-7(e5)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bzIs17[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Pmec-4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::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yc2.12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lin-15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(+)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 ljEx772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mec-4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::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unc-7c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:: SL2::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tag rfp, Punc-122::mcherry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</w:p>
        </w:tc>
      </w:tr>
      <w:tr w:rsidR="00F65FCF" w:rsidRPr="00B23766" w14:paraId="7B9F643D" w14:textId="77777777" w:rsidTr="00F62DB3">
        <w:trPr>
          <w:trHeight w:val="228"/>
        </w:trPr>
        <w:tc>
          <w:tcPr>
            <w:tcW w:w="1776" w:type="dxa"/>
            <w:noWrap/>
          </w:tcPr>
          <w:p w14:paraId="0A2F3D23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Q3738</w:t>
            </w:r>
          </w:p>
        </w:tc>
        <w:tc>
          <w:tcPr>
            <w:tcW w:w="8232" w:type="dxa"/>
            <w:noWrap/>
          </w:tcPr>
          <w:p w14:paraId="5149145F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gramStart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unc</w:t>
            </w:r>
            <w:proofErr w:type="gramEnd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-7(e5)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bzIs17[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Pmec-4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::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yc2.12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lin-15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(+)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 ljEx970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mec-4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::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mouse panx1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:: SL2::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 xml:space="preserve">tag rfp, 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Punc-122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::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gfp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F65FCF" w:rsidRPr="00B23766" w14:paraId="226D69DE" w14:textId="77777777" w:rsidTr="00F62DB3">
        <w:trPr>
          <w:trHeight w:val="228"/>
        </w:trPr>
        <w:tc>
          <w:tcPr>
            <w:tcW w:w="1776" w:type="dxa"/>
            <w:noWrap/>
          </w:tcPr>
          <w:p w14:paraId="2CD56F4C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  <w:lang w:eastAsia="en-GB"/>
              </w:rPr>
            </w:pP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Q3776</w:t>
            </w:r>
          </w:p>
        </w:tc>
        <w:tc>
          <w:tcPr>
            <w:tcW w:w="8232" w:type="dxa"/>
            <w:noWrap/>
          </w:tcPr>
          <w:p w14:paraId="131B8942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gramStart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unc</w:t>
            </w:r>
            <w:proofErr w:type="gramEnd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-7(e5) bzIs17[Pmec-4::yc2.12, lin-15(+)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 ljEx973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mec-4::mouse panx2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:: SL2::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 xml:space="preserve">tag rfp, 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Punc-122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::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gfp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F65FCF" w:rsidRPr="00B23766" w14:paraId="6482BE29" w14:textId="77777777" w:rsidTr="00F62DB3">
        <w:trPr>
          <w:trHeight w:val="228"/>
        </w:trPr>
        <w:tc>
          <w:tcPr>
            <w:tcW w:w="1776" w:type="dxa"/>
            <w:noWrap/>
          </w:tcPr>
          <w:p w14:paraId="5A8328A9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Q2145 </w:t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  <w:fldChar w:fldCharType="begin">
                <w:fldData xml:space="preserve">PEVuZE5vdGU+PENpdGU+PEF1dGhvcj5DaGF0emlnZW9yZ2lvdTwvQXV0aG9yPjxZZWFyPjIwMTA8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</w:fldData>
              </w:fldChar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instrText xml:space="preserve"> ADDIN EN.CITE </w:instrText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  <w:fldChar w:fldCharType="begin">
                <w:fldData xml:space="preserve">PEVuZE5vdGU+PENpdGU+PEF1dGhvcj5DaGF0emlnZW9yZ2lvdTwvQXV0aG9yPjxZZWFyPjIwMTA8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</w:fldData>
              </w:fldChar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instrText xml:space="preserve"> ADDIN EN.CITE.DATA </w:instrText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  <w:fldChar w:fldCharType="end"/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  <w:fldChar w:fldCharType="separate"/>
            </w:r>
            <w:r w:rsidRPr="00B23766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GB"/>
              </w:rPr>
              <w:t>(Chatzigeorgiou et al., 2010)</w:t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  <w:fldChar w:fldCharType="end"/>
            </w:r>
          </w:p>
        </w:tc>
        <w:tc>
          <w:tcPr>
            <w:tcW w:w="8232" w:type="dxa"/>
            <w:noWrap/>
          </w:tcPr>
          <w:p w14:paraId="74BBD261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</w:pPr>
            <w:proofErr w:type="gramStart"/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ljEx217</w:t>
            </w:r>
            <w:proofErr w:type="gramEnd"/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egl-46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::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yc2.3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</w:p>
        </w:tc>
      </w:tr>
      <w:tr w:rsidR="00F65FCF" w:rsidRPr="00F31B15" w14:paraId="59AC151C" w14:textId="77777777" w:rsidTr="00F62DB3">
        <w:trPr>
          <w:trHeight w:val="228"/>
        </w:trPr>
        <w:tc>
          <w:tcPr>
            <w:tcW w:w="1776" w:type="dxa"/>
            <w:noWrap/>
            <w:hideMark/>
          </w:tcPr>
          <w:p w14:paraId="06C60C88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Q2703 </w:t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  <w:fldChar w:fldCharType="begin">
                <w:fldData xml:space="preserve">PEVuZE5vdGU+PENpdGU+PEF1dGhvcj5DaGF0emlnZW9yZ2lvdTwvQXV0aG9yPjxZZWFyPjIwMTA8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</w:fldData>
              </w:fldChar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instrText xml:space="preserve"> ADDIN EN.CITE </w:instrText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  <w:fldChar w:fldCharType="begin">
                <w:fldData xml:space="preserve">PEVuZE5vdGU+PENpdGU+PEF1dGhvcj5DaGF0emlnZW9yZ2lvdTwvQXV0aG9yPjxZZWFyPjIwMTA8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</w:fldData>
              </w:fldChar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instrText xml:space="preserve"> ADDIN EN.CITE.DATA </w:instrText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  <w:fldChar w:fldCharType="end"/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  <w:fldChar w:fldCharType="separate"/>
            </w:r>
            <w:r w:rsidRPr="00B23766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GB"/>
              </w:rPr>
              <w:t>(Chatzigeorgiou et al., 2010)</w:t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  <w:fldChar w:fldCharType="end"/>
            </w:r>
          </w:p>
        </w:tc>
        <w:tc>
          <w:tcPr>
            <w:tcW w:w="8232" w:type="dxa"/>
            <w:noWrap/>
            <w:hideMark/>
          </w:tcPr>
          <w:p w14:paraId="76DB6484" w14:textId="77777777" w:rsidR="00F65FCF" w:rsidRPr="008B6E39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de-DE" w:eastAsia="en-GB"/>
              </w:rPr>
            </w:pPr>
            <w:r w:rsidRPr="008B6E39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de-DE" w:eastAsia="en-GB"/>
              </w:rPr>
              <w:t>unc-7(e5)</w:t>
            </w:r>
            <w:r w:rsidRPr="008B6E39">
              <w:rPr>
                <w:rFonts w:ascii="Times New Roman" w:eastAsia="Times New Roman" w:hAnsi="Times New Roman" w:cs="Times New Roman"/>
                <w:sz w:val="24"/>
                <w:szCs w:val="24"/>
                <w:lang w:val="de-DE" w:eastAsia="en-GB"/>
              </w:rPr>
              <w:t xml:space="preserve"> ljEx217[</w:t>
            </w:r>
            <w:r w:rsidRPr="008B6E39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de-DE" w:eastAsia="en-GB"/>
              </w:rPr>
              <w:t>Pegl-46</w:t>
            </w:r>
            <w:r w:rsidRPr="008B6E39">
              <w:rPr>
                <w:rFonts w:ascii="Times New Roman" w:eastAsia="Times New Roman" w:hAnsi="Times New Roman" w:cs="Times New Roman"/>
                <w:sz w:val="24"/>
                <w:szCs w:val="24"/>
                <w:lang w:val="de-DE" w:eastAsia="en-GB"/>
              </w:rPr>
              <w:t>::</w:t>
            </w:r>
            <w:r w:rsidRPr="008B6E39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de-DE" w:eastAsia="en-GB"/>
              </w:rPr>
              <w:t>yc2.3</w:t>
            </w:r>
            <w:r w:rsidRPr="008B6E39">
              <w:rPr>
                <w:rFonts w:ascii="Times New Roman" w:eastAsia="Times New Roman" w:hAnsi="Times New Roman" w:cs="Times New Roman"/>
                <w:sz w:val="24"/>
                <w:szCs w:val="24"/>
                <w:lang w:val="de-DE" w:eastAsia="en-GB"/>
              </w:rPr>
              <w:t>]</w:t>
            </w:r>
          </w:p>
        </w:tc>
      </w:tr>
      <w:tr w:rsidR="00F65FCF" w:rsidRPr="00B23766" w14:paraId="59C1FF36" w14:textId="77777777" w:rsidTr="00F62DB3">
        <w:trPr>
          <w:trHeight w:val="228"/>
        </w:trPr>
        <w:tc>
          <w:tcPr>
            <w:tcW w:w="1776" w:type="dxa"/>
            <w:noWrap/>
          </w:tcPr>
          <w:p w14:paraId="39B2C86F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Q3777</w:t>
            </w:r>
          </w:p>
        </w:tc>
        <w:tc>
          <w:tcPr>
            <w:tcW w:w="8232" w:type="dxa"/>
            <w:noWrap/>
          </w:tcPr>
          <w:p w14:paraId="1AC02E6E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gramStart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unc</w:t>
            </w:r>
            <w:proofErr w:type="gramEnd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 xml:space="preserve">-7(e5) 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ljEx217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egl-46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::yc2.3]</w:t>
            </w:r>
            <w:r w:rsidRPr="00B23766"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  <w:lang w:eastAsia="en-GB"/>
              </w:rPr>
              <w:t xml:space="preserve"> 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ljEx956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ser-2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rom3::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unc-7a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C173A, C191A, C377A, C394A:: SL2::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tag rfp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, 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unc-122::mcherry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</w:p>
        </w:tc>
      </w:tr>
      <w:tr w:rsidR="00F65FCF" w:rsidRPr="00B23766" w14:paraId="5C11FC8A" w14:textId="77777777" w:rsidTr="00F62DB3">
        <w:trPr>
          <w:trHeight w:val="228"/>
        </w:trPr>
        <w:tc>
          <w:tcPr>
            <w:tcW w:w="1776" w:type="dxa"/>
            <w:noWrap/>
          </w:tcPr>
          <w:p w14:paraId="02689EE0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Q2232</w:t>
            </w:r>
          </w:p>
        </w:tc>
        <w:tc>
          <w:tcPr>
            <w:tcW w:w="8232" w:type="dxa"/>
            <w:noWrap/>
          </w:tcPr>
          <w:p w14:paraId="02A3AC34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</w:pPr>
            <w:proofErr w:type="gramStart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lite</w:t>
            </w:r>
            <w:proofErr w:type="gramEnd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 xml:space="preserve">-(ce319) 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ljIs111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mec-4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::ChR2]</w:t>
            </w:r>
          </w:p>
        </w:tc>
      </w:tr>
      <w:tr w:rsidR="00F65FCF" w:rsidRPr="00B23766" w14:paraId="08CBB129" w14:textId="77777777" w:rsidTr="00F62DB3">
        <w:trPr>
          <w:trHeight w:val="228"/>
        </w:trPr>
        <w:tc>
          <w:tcPr>
            <w:tcW w:w="1776" w:type="dxa"/>
            <w:noWrap/>
          </w:tcPr>
          <w:p w14:paraId="39122D12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Q2214</w:t>
            </w:r>
          </w:p>
        </w:tc>
        <w:tc>
          <w:tcPr>
            <w:tcW w:w="8232" w:type="dxa"/>
            <w:noWrap/>
          </w:tcPr>
          <w:p w14:paraId="0957CFCD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i/>
                <w:color w:val="FF0000"/>
                <w:sz w:val="24"/>
                <w:szCs w:val="24"/>
                <w:lang w:eastAsia="en-GB"/>
              </w:rPr>
            </w:pPr>
            <w:proofErr w:type="gramStart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mec</w:t>
            </w:r>
            <w:proofErr w:type="gramEnd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 xml:space="preserve">-4(u253) lite-(ce319) 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ljIs111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mec-4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::ChR2]</w:t>
            </w:r>
          </w:p>
        </w:tc>
      </w:tr>
      <w:tr w:rsidR="00F65FCF" w:rsidRPr="00B23766" w14:paraId="1E0E4F9F" w14:textId="77777777" w:rsidTr="00F62DB3">
        <w:trPr>
          <w:trHeight w:val="228"/>
        </w:trPr>
        <w:tc>
          <w:tcPr>
            <w:tcW w:w="1776" w:type="dxa"/>
            <w:noWrap/>
          </w:tcPr>
          <w:p w14:paraId="09582287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Q3336</w:t>
            </w:r>
          </w:p>
        </w:tc>
        <w:tc>
          <w:tcPr>
            <w:tcW w:w="8232" w:type="dxa"/>
            <w:noWrap/>
          </w:tcPr>
          <w:p w14:paraId="1531441A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</w:pPr>
            <w:proofErr w:type="gramStart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lite</w:t>
            </w:r>
            <w:proofErr w:type="gramEnd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 xml:space="preserve">-(ce319) 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ljIs111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mec-4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::ChR2] 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ljEx500[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Pmec-7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::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unc-7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 xml:space="preserve"> RNAi, 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Punc-122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::gfp]</w:t>
            </w:r>
          </w:p>
        </w:tc>
      </w:tr>
      <w:tr w:rsidR="00F65FCF" w:rsidRPr="00B23766" w14:paraId="05CC6383" w14:textId="77777777" w:rsidTr="00F62DB3">
        <w:trPr>
          <w:trHeight w:val="228"/>
        </w:trPr>
        <w:tc>
          <w:tcPr>
            <w:tcW w:w="1776" w:type="dxa"/>
            <w:noWrap/>
          </w:tcPr>
          <w:p w14:paraId="261146C1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Q3337</w:t>
            </w:r>
          </w:p>
        </w:tc>
        <w:tc>
          <w:tcPr>
            <w:tcW w:w="8232" w:type="dxa"/>
            <w:noWrap/>
          </w:tcPr>
          <w:p w14:paraId="7FD4123B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</w:pPr>
            <w:proofErr w:type="gramStart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lite</w:t>
            </w:r>
            <w:proofErr w:type="gramEnd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 xml:space="preserve">-(ce319) 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ljIs111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mec-4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::ChR2] ljEx613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mec-4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::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unc-7a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C173A, C191A, C377A, C394A::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L2::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tagrfp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,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Punc-122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>::</w:t>
            </w:r>
            <w:r w:rsidRPr="00B23766">
              <w:rPr>
                <w:rFonts w:ascii="Times New Roman" w:hAnsi="Times New Roman" w:cs="Times New Roman"/>
                <w:i/>
                <w:sz w:val="24"/>
                <w:szCs w:val="24"/>
              </w:rPr>
              <w:t>gfp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</w:p>
        </w:tc>
      </w:tr>
      <w:tr w:rsidR="00F65FCF" w:rsidRPr="00B23766" w14:paraId="0F3F50DB" w14:textId="77777777" w:rsidTr="00F62DB3">
        <w:trPr>
          <w:trHeight w:val="228"/>
        </w:trPr>
        <w:tc>
          <w:tcPr>
            <w:tcW w:w="1776" w:type="dxa"/>
            <w:noWrap/>
          </w:tcPr>
          <w:p w14:paraId="0D1258A8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X3931 </w:t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  <w:fldChar w:fldCharType="begin">
                <w:fldData xml:space="preserve">PEVuZE5vdGU+PENpdGU+PEF1dGhvcj5GZW5rPC9BdXRob3I+PFllYXI+MjAxNTwvWWVhcj48UmVj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</w:fldData>
              </w:fldChar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instrText xml:space="preserve"> ADDIN EN.CITE </w:instrText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  <w:fldChar w:fldCharType="begin">
                <w:fldData xml:space="preserve">PEVuZE5vdGU+PENpdGU+PEF1dGhvcj5GZW5rPC9BdXRob3I+PFllYXI+MjAxNTwvWWVhcj48UmVj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</w:fldData>
              </w:fldChar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instrText xml:space="preserve"> ADDIN EN.CITE.DATA </w:instrText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  <w:fldChar w:fldCharType="end"/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  <w:fldChar w:fldCharType="separate"/>
            </w:r>
            <w:r w:rsidRPr="00B23766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GB"/>
              </w:rPr>
              <w:t>(Fenk and de Bono, 2015)</w:t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  <w:fldChar w:fldCharType="end"/>
            </w:r>
          </w:p>
        </w:tc>
        <w:tc>
          <w:tcPr>
            <w:tcW w:w="8232" w:type="dxa"/>
            <w:noWrap/>
          </w:tcPr>
          <w:p w14:paraId="13DFE420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</w:pPr>
            <w:proofErr w:type="gramStart"/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bEx651</w:t>
            </w:r>
            <w:proofErr w:type="gramEnd"/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sra-9::yc3.60, Punc-122::mcherry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</w:p>
        </w:tc>
      </w:tr>
      <w:tr w:rsidR="00F65FCF" w:rsidRPr="00B23766" w14:paraId="6ED2C506" w14:textId="77777777" w:rsidTr="00F62DB3">
        <w:trPr>
          <w:trHeight w:val="228"/>
        </w:trPr>
        <w:tc>
          <w:tcPr>
            <w:tcW w:w="1776" w:type="dxa"/>
            <w:noWrap/>
          </w:tcPr>
          <w:p w14:paraId="0B0DA200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Q3778</w:t>
            </w:r>
          </w:p>
        </w:tc>
        <w:tc>
          <w:tcPr>
            <w:tcW w:w="8232" w:type="dxa"/>
            <w:noWrap/>
          </w:tcPr>
          <w:p w14:paraId="250C9592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</w:pPr>
            <w:proofErr w:type="gramStart"/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bEx651</w:t>
            </w:r>
            <w:proofErr w:type="gramEnd"/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sra-9::yc3.60, Punc-122::mcherry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ljEx793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 xml:space="preserve">Psra-9::unc-7a 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C173A, C191A, C377A, C394A::SL2::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tag rfp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; 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unc-122::gfp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</w:p>
        </w:tc>
      </w:tr>
      <w:tr w:rsidR="00F65FCF" w:rsidRPr="00B23766" w14:paraId="149DA106" w14:textId="77777777" w:rsidTr="00F62DB3">
        <w:trPr>
          <w:trHeight w:val="228"/>
        </w:trPr>
        <w:tc>
          <w:tcPr>
            <w:tcW w:w="1776" w:type="dxa"/>
            <w:noWrap/>
          </w:tcPr>
          <w:p w14:paraId="26DD5FDB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Q3779</w:t>
            </w:r>
          </w:p>
        </w:tc>
        <w:tc>
          <w:tcPr>
            <w:tcW w:w="8232" w:type="dxa"/>
            <w:noWrap/>
          </w:tcPr>
          <w:p w14:paraId="15B324F6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gramStart"/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bEx651</w:t>
            </w:r>
            <w:proofErr w:type="gramEnd"/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sra-9::yc3.60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; 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unc-122::mcherry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ljEx957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sra-9::mec-4::mcherry, Pmyo-2::mcherry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</w:p>
        </w:tc>
      </w:tr>
      <w:tr w:rsidR="00F65FCF" w:rsidRPr="00B23766" w14:paraId="3BDE39A1" w14:textId="77777777" w:rsidTr="00F62DB3">
        <w:trPr>
          <w:trHeight w:val="228"/>
        </w:trPr>
        <w:tc>
          <w:tcPr>
            <w:tcW w:w="1776" w:type="dxa"/>
            <w:noWrap/>
          </w:tcPr>
          <w:p w14:paraId="7E372ABC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Q3780</w:t>
            </w:r>
          </w:p>
        </w:tc>
        <w:tc>
          <w:tcPr>
            <w:tcW w:w="8232" w:type="dxa"/>
            <w:noWrap/>
          </w:tcPr>
          <w:p w14:paraId="256F5A0C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gramStart"/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bEx651</w:t>
            </w:r>
            <w:proofErr w:type="gramEnd"/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sra-9::yc3.60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; 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unc-122::mcherry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ljEx793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sra-9::unc-7a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C173A, C191A, C377A, C394A::SL2::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tag rfp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; 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unc-122::gfp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 ljEx957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sra-9::mec-4::mcherry; Pmyo-2::mcherry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</w:p>
        </w:tc>
      </w:tr>
      <w:tr w:rsidR="00F65FCF" w:rsidRPr="00B23766" w14:paraId="0AD5F9DF" w14:textId="77777777" w:rsidTr="00F62DB3">
        <w:trPr>
          <w:trHeight w:val="228"/>
        </w:trPr>
        <w:tc>
          <w:tcPr>
            <w:tcW w:w="1776" w:type="dxa"/>
            <w:noWrap/>
          </w:tcPr>
          <w:p w14:paraId="5755A2F7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lastRenderedPageBreak/>
              <w:t>AQ3781</w:t>
            </w:r>
          </w:p>
        </w:tc>
        <w:tc>
          <w:tcPr>
            <w:tcW w:w="8232" w:type="dxa"/>
            <w:noWrap/>
          </w:tcPr>
          <w:p w14:paraId="0B59B088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gramStart"/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bEx651</w:t>
            </w:r>
            <w:proofErr w:type="gramEnd"/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sra-9::yc3.60; Punc-122::mcherry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ljEx793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sra-9::unc-7a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C173A, C191A, C377A, C394A::SL2::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tag rfp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; 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unc-122::gfp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 ljEx958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sra-9::mec-2a::SL2-tagrfp, Pmyo-2::mcherr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y]</w:t>
            </w:r>
          </w:p>
        </w:tc>
      </w:tr>
      <w:tr w:rsidR="00F65FCF" w:rsidRPr="00B23766" w14:paraId="799FD634" w14:textId="77777777" w:rsidTr="00F62DB3">
        <w:trPr>
          <w:trHeight w:val="228"/>
        </w:trPr>
        <w:tc>
          <w:tcPr>
            <w:tcW w:w="1776" w:type="dxa"/>
            <w:noWrap/>
          </w:tcPr>
          <w:p w14:paraId="4DDF96C9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Q3782</w:t>
            </w:r>
          </w:p>
        </w:tc>
        <w:tc>
          <w:tcPr>
            <w:tcW w:w="8232" w:type="dxa"/>
            <w:noWrap/>
          </w:tcPr>
          <w:p w14:paraId="15A86E65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gramStart"/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bEx651</w:t>
            </w:r>
            <w:proofErr w:type="gramEnd"/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sra-9::yc3.60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; 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unc-122::mcherry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  <w:r w:rsidRPr="00B2376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ljEx957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sra-9::mec-4::mcherry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; 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myo-2::mcherry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 ljEx963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sra-9::mec-2a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::SL2-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tag rfp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, 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unc-122::gfp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</w:p>
        </w:tc>
      </w:tr>
      <w:tr w:rsidR="00F65FCF" w:rsidRPr="00F31B15" w14:paraId="1330CB9D" w14:textId="77777777" w:rsidTr="00F62DB3">
        <w:trPr>
          <w:trHeight w:val="228"/>
        </w:trPr>
        <w:tc>
          <w:tcPr>
            <w:tcW w:w="1776" w:type="dxa"/>
            <w:noWrap/>
          </w:tcPr>
          <w:p w14:paraId="03E98DF8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Q908 </w:t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  <w:fldChar w:fldCharType="begin">
                <w:fldData xml:space="preserve">PEVuZE5vdGU+PENpdGU+PEF1dGhvcj5TdXp1a2k8L0F1dGhvcj48WWVhcj4yMDAzPC9ZZWFyPjxS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</w:fldData>
              </w:fldChar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instrText xml:space="preserve"> ADDIN EN.CITE </w:instrText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  <w:fldChar w:fldCharType="begin">
                <w:fldData xml:space="preserve">PEVuZE5vdGU+PENpdGU+PEF1dGhvcj5TdXp1a2k8L0F1dGhvcj48WWVhcj4yMDAzPC9ZZWFyPjxS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</w:fldData>
              </w:fldChar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instrText xml:space="preserve"> ADDIN EN.CITE.DATA </w:instrText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  <w:fldChar w:fldCharType="end"/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  <w:fldChar w:fldCharType="separate"/>
            </w:r>
            <w:r w:rsidRPr="00B23766"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GB"/>
              </w:rPr>
              <w:t>(Suzuki et al., 2003)</w:t>
            </w:r>
            <w:r w:rsidRPr="00B23766">
              <w:rPr>
                <w:rFonts w:ascii="Times New Roman" w:eastAsia="Times New Roman" w:hAnsi="Times New Roman" w:cs="Times New Roman"/>
                <w:lang w:eastAsia="en-GB"/>
              </w:rPr>
              <w:fldChar w:fldCharType="end"/>
            </w:r>
          </w:p>
        </w:tc>
        <w:tc>
          <w:tcPr>
            <w:tcW w:w="8232" w:type="dxa"/>
            <w:noWrap/>
          </w:tcPr>
          <w:p w14:paraId="31F806FC" w14:textId="77777777" w:rsidR="00F65FCF" w:rsidRPr="008B6E39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val="de-DE" w:eastAsia="en-GB"/>
              </w:rPr>
            </w:pPr>
            <w:r w:rsidRPr="008B6E39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de-DE" w:eastAsia="en-GB"/>
              </w:rPr>
              <w:t>mec-4(u253)</w:t>
            </w:r>
            <w:r w:rsidRPr="008B6E39">
              <w:rPr>
                <w:rFonts w:ascii="Times New Roman" w:eastAsia="Times New Roman" w:hAnsi="Times New Roman" w:cs="Times New Roman"/>
                <w:sz w:val="24"/>
                <w:szCs w:val="24"/>
                <w:lang w:val="de-DE" w:eastAsia="en-GB"/>
              </w:rPr>
              <w:t xml:space="preserve"> bzIs17[</w:t>
            </w:r>
            <w:r w:rsidRPr="008B6E39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de-DE" w:eastAsia="en-GB"/>
              </w:rPr>
              <w:t>Pmec-4::yc2.12</w:t>
            </w:r>
            <w:r w:rsidRPr="008B6E39">
              <w:rPr>
                <w:rFonts w:ascii="Times New Roman" w:eastAsia="Times New Roman" w:hAnsi="Times New Roman" w:cs="Times New Roman"/>
                <w:sz w:val="24"/>
                <w:szCs w:val="24"/>
                <w:lang w:val="de-DE" w:eastAsia="en-GB"/>
              </w:rPr>
              <w:t xml:space="preserve">; </w:t>
            </w:r>
            <w:r w:rsidRPr="008B6E39">
              <w:rPr>
                <w:rFonts w:ascii="Times New Roman" w:eastAsia="Times New Roman" w:hAnsi="Times New Roman" w:cs="Times New Roman"/>
                <w:i/>
                <w:sz w:val="24"/>
                <w:szCs w:val="24"/>
                <w:lang w:val="de-DE" w:eastAsia="en-GB"/>
              </w:rPr>
              <w:t>lin-15</w:t>
            </w:r>
            <w:r w:rsidRPr="008B6E39">
              <w:rPr>
                <w:rFonts w:ascii="Times New Roman" w:eastAsia="Times New Roman" w:hAnsi="Times New Roman" w:cs="Times New Roman"/>
                <w:sz w:val="24"/>
                <w:szCs w:val="24"/>
                <w:lang w:val="de-DE" w:eastAsia="en-GB"/>
              </w:rPr>
              <w:t>(+)]</w:t>
            </w:r>
          </w:p>
        </w:tc>
      </w:tr>
      <w:tr w:rsidR="00F65FCF" w:rsidRPr="00B23766" w14:paraId="25847D25" w14:textId="77777777" w:rsidTr="00F62DB3">
        <w:trPr>
          <w:trHeight w:val="228"/>
        </w:trPr>
        <w:tc>
          <w:tcPr>
            <w:tcW w:w="1776" w:type="dxa"/>
            <w:noWrap/>
          </w:tcPr>
          <w:p w14:paraId="5200063F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Q3604</w:t>
            </w:r>
          </w:p>
        </w:tc>
        <w:tc>
          <w:tcPr>
            <w:tcW w:w="8232" w:type="dxa"/>
            <w:noWrap/>
          </w:tcPr>
          <w:p w14:paraId="65FC9246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gramStart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unc</w:t>
            </w:r>
            <w:proofErr w:type="gramEnd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-7(e5)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bzIs17 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mec-4::yc2.12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; 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lin-15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+)] ljEx871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mec-4::mec-4::mcherry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, 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unc-122::gfp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</w:p>
        </w:tc>
      </w:tr>
      <w:tr w:rsidR="00F65FCF" w:rsidRPr="00B23766" w14:paraId="30849561" w14:textId="77777777" w:rsidTr="00F62DB3">
        <w:trPr>
          <w:trHeight w:val="228"/>
        </w:trPr>
        <w:tc>
          <w:tcPr>
            <w:tcW w:w="1776" w:type="dxa"/>
            <w:noWrap/>
          </w:tcPr>
          <w:p w14:paraId="66C1B5A1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Q3362</w:t>
            </w:r>
          </w:p>
        </w:tc>
        <w:tc>
          <w:tcPr>
            <w:tcW w:w="8232" w:type="dxa"/>
            <w:noWrap/>
          </w:tcPr>
          <w:p w14:paraId="3061BC61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gramStart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mec</w:t>
            </w:r>
            <w:proofErr w:type="gramEnd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-4(u253)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bzIs17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mec-4::yc2.12; lin-15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+)] ljEx703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mec-4::unc-7a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C173A, C191A, C377A, C394A, 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unc-122::gfp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</w:p>
        </w:tc>
      </w:tr>
      <w:tr w:rsidR="00F65FCF" w:rsidRPr="00B23766" w14:paraId="43C8D171" w14:textId="77777777" w:rsidTr="00F62DB3">
        <w:trPr>
          <w:trHeight w:val="228"/>
        </w:trPr>
        <w:tc>
          <w:tcPr>
            <w:tcW w:w="1776" w:type="dxa"/>
            <w:noWrap/>
          </w:tcPr>
          <w:p w14:paraId="6963704B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Q3356</w:t>
            </w:r>
          </w:p>
        </w:tc>
        <w:tc>
          <w:tcPr>
            <w:tcW w:w="8232" w:type="dxa"/>
            <w:noWrap/>
          </w:tcPr>
          <w:p w14:paraId="26D7E715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gramStart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mec</w:t>
            </w:r>
            <w:proofErr w:type="gramEnd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-10(tm1552) mec-4(u253)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bzIs17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mec-4::yc2.12; lin-15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+)] ljEx703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mec-4::unc-7a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C173A, C191A, C377A, C394A::SL2 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tag rfp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, 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unc-122::gfp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</w:p>
        </w:tc>
      </w:tr>
      <w:tr w:rsidR="00F65FCF" w:rsidRPr="00B23766" w14:paraId="339EEC39" w14:textId="77777777" w:rsidTr="00F62DB3">
        <w:trPr>
          <w:trHeight w:val="228"/>
        </w:trPr>
        <w:tc>
          <w:tcPr>
            <w:tcW w:w="1776" w:type="dxa"/>
            <w:noWrap/>
          </w:tcPr>
          <w:p w14:paraId="0A17BA77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Q3734</w:t>
            </w:r>
          </w:p>
        </w:tc>
        <w:tc>
          <w:tcPr>
            <w:tcW w:w="8232" w:type="dxa"/>
            <w:noWrap/>
          </w:tcPr>
          <w:p w14:paraId="4B59159C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gramStart"/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ljEx961</w:t>
            </w:r>
            <w:proofErr w:type="gramEnd"/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mec-4::unc-7::gfp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,  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mec-4::mec-4::mcherry, rol-6(su1006)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</w:p>
        </w:tc>
      </w:tr>
      <w:tr w:rsidR="00F65FCF" w:rsidRPr="00B23766" w14:paraId="6438BA60" w14:textId="77777777" w:rsidTr="00F62DB3">
        <w:trPr>
          <w:trHeight w:val="228"/>
        </w:trPr>
        <w:tc>
          <w:tcPr>
            <w:tcW w:w="1776" w:type="dxa"/>
            <w:noWrap/>
          </w:tcPr>
          <w:p w14:paraId="72D9056B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Q3785</w:t>
            </w:r>
          </w:p>
        </w:tc>
        <w:tc>
          <w:tcPr>
            <w:tcW w:w="8232" w:type="dxa"/>
            <w:noWrap/>
          </w:tcPr>
          <w:p w14:paraId="0AB1DB5A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gramStart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mec</w:t>
            </w:r>
            <w:proofErr w:type="gramEnd"/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 xml:space="preserve">-4(u253) 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bzIs17 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mec-4::yc2.12; lin-15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+)] ljEx962[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mec-7::unc-7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RNAi, 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unc-122::gfp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</w:p>
        </w:tc>
      </w:tr>
      <w:tr w:rsidR="00F65FCF" w:rsidRPr="00B23766" w14:paraId="6ED34A8E" w14:textId="77777777" w:rsidTr="00F62DB3">
        <w:trPr>
          <w:trHeight w:val="228"/>
        </w:trPr>
        <w:tc>
          <w:tcPr>
            <w:tcW w:w="1776" w:type="dxa"/>
            <w:noWrap/>
          </w:tcPr>
          <w:p w14:paraId="6F52D4EE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Q4895</w:t>
            </w:r>
          </w:p>
        </w:tc>
        <w:tc>
          <w:tcPr>
            <w:tcW w:w="8232" w:type="dxa"/>
            <w:noWrap/>
          </w:tcPr>
          <w:p w14:paraId="57BFA96B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</w:pPr>
            <w:proofErr w:type="gramStart"/>
            <w:r w:rsidRPr="00406AB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bEx804</w:t>
            </w:r>
            <w:proofErr w:type="gramEnd"/>
            <w:r w:rsidRPr="00406AB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[</w:t>
            </w:r>
            <w:r w:rsidRPr="00406ABF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trx-1::YC3.60; Punc-122::gfp</w:t>
            </w:r>
            <w:r w:rsidRPr="00406AB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ljEx4895 [Ptrx-1::</w:t>
            </w:r>
            <w:r w:rsidRPr="00B23766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 xml:space="preserve"> unc-7a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C173A, C191A, C377A, C394A, </w:t>
            </w:r>
            <w:r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unc-122::mcherry</w:t>
            </w:r>
            <w:r w:rsidRPr="00B23766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</w:p>
        </w:tc>
      </w:tr>
      <w:tr w:rsidR="00F65FCF" w:rsidRPr="00B23766" w14:paraId="30A9B9DC" w14:textId="77777777" w:rsidTr="00F62DB3">
        <w:trPr>
          <w:trHeight w:val="228"/>
        </w:trPr>
        <w:tc>
          <w:tcPr>
            <w:tcW w:w="1776" w:type="dxa"/>
            <w:noWrap/>
          </w:tcPr>
          <w:p w14:paraId="3AE01DE0" w14:textId="77777777" w:rsidR="00F65FCF" w:rsidRPr="00B23766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X5828 </w:t>
            </w:r>
            <w:r>
              <w:rPr>
                <w:rFonts w:ascii="Times New Roman" w:eastAsia="Times New Roman" w:hAnsi="Times New Roman" w:cs="Times New Roman"/>
                <w:lang w:eastAsia="en-GB"/>
              </w:rPr>
              <w:fldChar w:fldCharType="begin">
                <w:fldData xml:space="preserve">PEVuZE5vdGU+PENpdGU+PEF1dGhvcj5GZW5rPC9BdXRob3I+PFllYXI+MjAxNTwvWWVhcj48UmVj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lang w:eastAsia="en-GB"/>
              </w:rPr>
              <w:fldChar w:fldCharType="begin">
                <w:fldData xml:space="preserve">PEVuZE5vdGU+PENpdGU+PEF1dGhvcj5GZW5rPC9BdXRob3I+PFllYXI+MjAxNTwvWWVhcj48UmVj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lang w:eastAsia="en-GB"/>
              </w:rPr>
            </w:r>
            <w:r>
              <w:rPr>
                <w:rFonts w:ascii="Times New Roman" w:eastAsia="Times New Roman" w:hAnsi="Times New Roman" w:cs="Times New Roman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lang w:eastAsia="en-GB"/>
              </w:rPr>
            </w:r>
            <w:r>
              <w:rPr>
                <w:rFonts w:ascii="Times New Roman" w:eastAsia="Times New Roman" w:hAnsi="Times New Roman" w:cs="Times New Roman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en-GB"/>
              </w:rPr>
              <w:t>(Fenk and de Bono, 2015)</w:t>
            </w:r>
            <w:r>
              <w:rPr>
                <w:rFonts w:ascii="Times New Roman" w:eastAsia="Times New Roman" w:hAnsi="Times New Roman" w:cs="Times New Roman"/>
                <w:lang w:eastAsia="en-GB"/>
              </w:rPr>
              <w:fldChar w:fldCharType="end"/>
            </w:r>
          </w:p>
        </w:tc>
        <w:tc>
          <w:tcPr>
            <w:tcW w:w="8232" w:type="dxa"/>
            <w:noWrap/>
          </w:tcPr>
          <w:p w14:paraId="42E6F09E" w14:textId="77777777" w:rsidR="00F65FCF" w:rsidRPr="00406ABF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proofErr w:type="gramStart"/>
            <w:r w:rsidRPr="00406AB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bEx804</w:t>
            </w:r>
            <w:proofErr w:type="gramEnd"/>
            <w:r w:rsidRPr="00406AB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[</w:t>
            </w:r>
            <w:r w:rsidRPr="00406ABF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trx-1::YC3.60; Punc-122::gfp</w:t>
            </w:r>
            <w:r w:rsidRPr="00406AB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</w:p>
        </w:tc>
      </w:tr>
      <w:tr w:rsidR="00F65FCF" w:rsidRPr="00B23766" w14:paraId="375B6EE4" w14:textId="77777777" w:rsidTr="00F62DB3">
        <w:trPr>
          <w:trHeight w:val="228"/>
        </w:trPr>
        <w:tc>
          <w:tcPr>
            <w:tcW w:w="1776" w:type="dxa"/>
            <w:shd w:val="clear" w:color="auto" w:fill="auto"/>
            <w:noWrap/>
          </w:tcPr>
          <w:p w14:paraId="7A4C0C4D" w14:textId="77777777" w:rsidR="00F65FCF" w:rsidRPr="00406ABF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406AB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Q4893</w:t>
            </w:r>
          </w:p>
        </w:tc>
        <w:tc>
          <w:tcPr>
            <w:tcW w:w="8232" w:type="dxa"/>
            <w:shd w:val="clear" w:color="auto" w:fill="auto"/>
            <w:noWrap/>
          </w:tcPr>
          <w:p w14:paraId="5280EEF1" w14:textId="77777777" w:rsidR="00F65FCF" w:rsidRPr="00406ABF" w:rsidRDefault="00F65FCF" w:rsidP="00F62DB3">
            <w:pPr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</w:pPr>
            <w:proofErr w:type="gramStart"/>
            <w:r w:rsidRPr="00406AB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bzIs17</w:t>
            </w:r>
            <w:proofErr w:type="gramEnd"/>
            <w:r w:rsidRPr="00406AB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[</w:t>
            </w:r>
            <w:r w:rsidRPr="00406ABF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mec-4::yc2.12; lin-15</w:t>
            </w:r>
            <w:r w:rsidRPr="00406AB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+)] ljEx1482 [</w:t>
            </w:r>
            <w:r w:rsidRPr="00406ABF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nmr-1::unc-7</w:t>
            </w:r>
            <w:r w:rsidRPr="00406AB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RNAi, </w:t>
            </w:r>
            <w:r w:rsidRPr="00406ABF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unc-122::gfp</w:t>
            </w:r>
            <w:r w:rsidRPr="00F935D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</w:p>
        </w:tc>
      </w:tr>
      <w:tr w:rsidR="00F65FCF" w:rsidRPr="00B23766" w14:paraId="73CEC29B" w14:textId="77777777" w:rsidTr="00F62DB3">
        <w:trPr>
          <w:trHeight w:val="228"/>
        </w:trPr>
        <w:tc>
          <w:tcPr>
            <w:tcW w:w="1776" w:type="dxa"/>
            <w:shd w:val="clear" w:color="auto" w:fill="auto"/>
            <w:noWrap/>
          </w:tcPr>
          <w:p w14:paraId="49B9E46A" w14:textId="77777777" w:rsidR="00F65FCF" w:rsidRPr="00406ABF" w:rsidRDefault="00F65FCF" w:rsidP="00F62DB3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406AB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Q4894</w:t>
            </w:r>
          </w:p>
        </w:tc>
        <w:tc>
          <w:tcPr>
            <w:tcW w:w="8232" w:type="dxa"/>
            <w:shd w:val="clear" w:color="auto" w:fill="auto"/>
            <w:noWrap/>
          </w:tcPr>
          <w:p w14:paraId="7B7C8A33" w14:textId="77777777" w:rsidR="00F65FCF" w:rsidRPr="00406ABF" w:rsidRDefault="00F65FCF" w:rsidP="00F62DB3">
            <w:pPr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</w:pPr>
            <w:proofErr w:type="gramStart"/>
            <w:r w:rsidRPr="00406AB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bzIs17</w:t>
            </w:r>
            <w:proofErr w:type="gramEnd"/>
            <w:r w:rsidRPr="00406AB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[</w:t>
            </w:r>
            <w:r w:rsidRPr="00406ABF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mec-4::yc2.12; lin-15</w:t>
            </w:r>
            <w:r w:rsidRPr="00406AB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+)] ljEx1483 [</w:t>
            </w:r>
            <w:r w:rsidRPr="00406ABF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mnr-1::unc-9</w:t>
            </w:r>
            <w:r w:rsidRPr="00406AB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RNAi, </w:t>
            </w:r>
            <w:r w:rsidRPr="00406ABF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GB"/>
              </w:rPr>
              <w:t>Punc-122::gfp</w:t>
            </w:r>
            <w:r w:rsidRPr="00406AB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</w:p>
        </w:tc>
      </w:tr>
    </w:tbl>
    <w:p w14:paraId="5E0CACB8" w14:textId="77777777" w:rsidR="00F65FCF" w:rsidRPr="00810619" w:rsidRDefault="00F65FCF" w:rsidP="00F65FCF">
      <w:pPr>
        <w:spacing w:after="240" w:line="480" w:lineRule="auto"/>
        <w:jc w:val="both"/>
        <w:rPr>
          <w:rFonts w:ascii="Times New Roman" w:hAnsi="Times New Roman" w:cs="Times New Roman"/>
        </w:rPr>
      </w:pPr>
      <w:r w:rsidRPr="00810619">
        <w:rPr>
          <w:rFonts w:ascii="Times New Roman" w:hAnsi="Times New Roman" w:cs="Times New Roman"/>
          <w:b/>
        </w:rPr>
        <w:br w:type="page"/>
      </w:r>
    </w:p>
    <w:p w14:paraId="274AE4CA" w14:textId="77777777" w:rsidR="00B50C14" w:rsidRDefault="00B50C14"/>
    <w:sectPr w:rsidR="00B50C14" w:rsidSect="007D14C7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grammar="clean"/>
  <w:defaultTabStop w:val="720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65FCF"/>
    <w:rsid w:val="00001898"/>
    <w:rsid w:val="000215EC"/>
    <w:rsid w:val="0002171A"/>
    <w:rsid w:val="0005360A"/>
    <w:rsid w:val="00056514"/>
    <w:rsid w:val="00064A2F"/>
    <w:rsid w:val="00082481"/>
    <w:rsid w:val="0009179A"/>
    <w:rsid w:val="000917FD"/>
    <w:rsid w:val="000969CD"/>
    <w:rsid w:val="000973E2"/>
    <w:rsid w:val="00097D2E"/>
    <w:rsid w:val="000A4C04"/>
    <w:rsid w:val="000A51B8"/>
    <w:rsid w:val="000B0301"/>
    <w:rsid w:val="000C15D7"/>
    <w:rsid w:val="000C5AA4"/>
    <w:rsid w:val="000D007A"/>
    <w:rsid w:val="000D41C0"/>
    <w:rsid w:val="000E4B2E"/>
    <w:rsid w:val="000F6DDD"/>
    <w:rsid w:val="000F728A"/>
    <w:rsid w:val="001002D4"/>
    <w:rsid w:val="00107D94"/>
    <w:rsid w:val="00114351"/>
    <w:rsid w:val="00115DA7"/>
    <w:rsid w:val="001249AA"/>
    <w:rsid w:val="00125E8F"/>
    <w:rsid w:val="001454BE"/>
    <w:rsid w:val="001536F9"/>
    <w:rsid w:val="00154FC0"/>
    <w:rsid w:val="00160E38"/>
    <w:rsid w:val="00162B85"/>
    <w:rsid w:val="00164162"/>
    <w:rsid w:val="001712DE"/>
    <w:rsid w:val="00171FA1"/>
    <w:rsid w:val="00180D79"/>
    <w:rsid w:val="00190B69"/>
    <w:rsid w:val="00191866"/>
    <w:rsid w:val="00197D49"/>
    <w:rsid w:val="001A337C"/>
    <w:rsid w:val="001D3EE2"/>
    <w:rsid w:val="001D53CE"/>
    <w:rsid w:val="001F103D"/>
    <w:rsid w:val="001F7C23"/>
    <w:rsid w:val="00201E8D"/>
    <w:rsid w:val="002167B2"/>
    <w:rsid w:val="00230B12"/>
    <w:rsid w:val="00245835"/>
    <w:rsid w:val="00266AD6"/>
    <w:rsid w:val="00266ED9"/>
    <w:rsid w:val="00267E36"/>
    <w:rsid w:val="0027558D"/>
    <w:rsid w:val="00296CD0"/>
    <w:rsid w:val="002A2123"/>
    <w:rsid w:val="002A517C"/>
    <w:rsid w:val="002C2C99"/>
    <w:rsid w:val="002C3DB7"/>
    <w:rsid w:val="002C48C3"/>
    <w:rsid w:val="002D287B"/>
    <w:rsid w:val="002D55CF"/>
    <w:rsid w:val="002E0CF7"/>
    <w:rsid w:val="002E145C"/>
    <w:rsid w:val="002E39FE"/>
    <w:rsid w:val="002F09A4"/>
    <w:rsid w:val="00307757"/>
    <w:rsid w:val="00310CF8"/>
    <w:rsid w:val="00311B96"/>
    <w:rsid w:val="00321564"/>
    <w:rsid w:val="00322761"/>
    <w:rsid w:val="00332413"/>
    <w:rsid w:val="003408F3"/>
    <w:rsid w:val="0034363B"/>
    <w:rsid w:val="00344EF1"/>
    <w:rsid w:val="0034604C"/>
    <w:rsid w:val="00347058"/>
    <w:rsid w:val="003476D3"/>
    <w:rsid w:val="00351C14"/>
    <w:rsid w:val="00351E2D"/>
    <w:rsid w:val="00355839"/>
    <w:rsid w:val="00355D48"/>
    <w:rsid w:val="003562F2"/>
    <w:rsid w:val="00362105"/>
    <w:rsid w:val="00370994"/>
    <w:rsid w:val="00376115"/>
    <w:rsid w:val="003771D1"/>
    <w:rsid w:val="0038011E"/>
    <w:rsid w:val="00383786"/>
    <w:rsid w:val="003946CA"/>
    <w:rsid w:val="00395AC1"/>
    <w:rsid w:val="003A397E"/>
    <w:rsid w:val="003A7CDD"/>
    <w:rsid w:val="003C4EFB"/>
    <w:rsid w:val="003C5904"/>
    <w:rsid w:val="003E1A2A"/>
    <w:rsid w:val="003F7BCC"/>
    <w:rsid w:val="0041567D"/>
    <w:rsid w:val="00416DE1"/>
    <w:rsid w:val="00424329"/>
    <w:rsid w:val="00435532"/>
    <w:rsid w:val="00440603"/>
    <w:rsid w:val="00445A3E"/>
    <w:rsid w:val="004464D8"/>
    <w:rsid w:val="00453185"/>
    <w:rsid w:val="004679AC"/>
    <w:rsid w:val="00471519"/>
    <w:rsid w:val="00473541"/>
    <w:rsid w:val="0049326E"/>
    <w:rsid w:val="004A1282"/>
    <w:rsid w:val="004A1B61"/>
    <w:rsid w:val="004A5D08"/>
    <w:rsid w:val="004A60BF"/>
    <w:rsid w:val="004A6A9E"/>
    <w:rsid w:val="004B31A9"/>
    <w:rsid w:val="004B38E1"/>
    <w:rsid w:val="004C30AA"/>
    <w:rsid w:val="004E3E64"/>
    <w:rsid w:val="00501EF8"/>
    <w:rsid w:val="00510D79"/>
    <w:rsid w:val="005140F8"/>
    <w:rsid w:val="0052018A"/>
    <w:rsid w:val="005216AC"/>
    <w:rsid w:val="00533AB6"/>
    <w:rsid w:val="0054273C"/>
    <w:rsid w:val="005653B5"/>
    <w:rsid w:val="00572531"/>
    <w:rsid w:val="00590D77"/>
    <w:rsid w:val="00592A9E"/>
    <w:rsid w:val="005A3D3E"/>
    <w:rsid w:val="005A6081"/>
    <w:rsid w:val="005C2306"/>
    <w:rsid w:val="005C7AA1"/>
    <w:rsid w:val="005E518B"/>
    <w:rsid w:val="005F36B8"/>
    <w:rsid w:val="00604203"/>
    <w:rsid w:val="0060584E"/>
    <w:rsid w:val="00611C41"/>
    <w:rsid w:val="00614A03"/>
    <w:rsid w:val="00624D7B"/>
    <w:rsid w:val="006250C0"/>
    <w:rsid w:val="00625A31"/>
    <w:rsid w:val="00627993"/>
    <w:rsid w:val="006432AA"/>
    <w:rsid w:val="00645972"/>
    <w:rsid w:val="006538EF"/>
    <w:rsid w:val="00654F84"/>
    <w:rsid w:val="006816C1"/>
    <w:rsid w:val="00682672"/>
    <w:rsid w:val="00693467"/>
    <w:rsid w:val="006958D5"/>
    <w:rsid w:val="006B681F"/>
    <w:rsid w:val="006C396B"/>
    <w:rsid w:val="006D3400"/>
    <w:rsid w:val="00703535"/>
    <w:rsid w:val="007150A2"/>
    <w:rsid w:val="00732615"/>
    <w:rsid w:val="00734BD3"/>
    <w:rsid w:val="00747459"/>
    <w:rsid w:val="00751B2B"/>
    <w:rsid w:val="00752300"/>
    <w:rsid w:val="00760842"/>
    <w:rsid w:val="00763CCD"/>
    <w:rsid w:val="00763F1C"/>
    <w:rsid w:val="00770415"/>
    <w:rsid w:val="0077230A"/>
    <w:rsid w:val="00776002"/>
    <w:rsid w:val="00786AFC"/>
    <w:rsid w:val="00791738"/>
    <w:rsid w:val="007A69B6"/>
    <w:rsid w:val="007A6E94"/>
    <w:rsid w:val="007A7ED0"/>
    <w:rsid w:val="007B1DDB"/>
    <w:rsid w:val="007B40A7"/>
    <w:rsid w:val="007B4DF7"/>
    <w:rsid w:val="007C4976"/>
    <w:rsid w:val="007C5B4C"/>
    <w:rsid w:val="007D0E40"/>
    <w:rsid w:val="007D14C7"/>
    <w:rsid w:val="007D31D8"/>
    <w:rsid w:val="007D38AD"/>
    <w:rsid w:val="007D4FCF"/>
    <w:rsid w:val="007D6B9D"/>
    <w:rsid w:val="007E3247"/>
    <w:rsid w:val="007E46E3"/>
    <w:rsid w:val="007F05D7"/>
    <w:rsid w:val="007F4079"/>
    <w:rsid w:val="0080613F"/>
    <w:rsid w:val="0081371F"/>
    <w:rsid w:val="0081444C"/>
    <w:rsid w:val="0081610B"/>
    <w:rsid w:val="008253E2"/>
    <w:rsid w:val="0084238C"/>
    <w:rsid w:val="0084557E"/>
    <w:rsid w:val="0085580D"/>
    <w:rsid w:val="00863507"/>
    <w:rsid w:val="00887530"/>
    <w:rsid w:val="00890CA9"/>
    <w:rsid w:val="008A1327"/>
    <w:rsid w:val="008A6658"/>
    <w:rsid w:val="008A6FE7"/>
    <w:rsid w:val="008B379B"/>
    <w:rsid w:val="008E2B6F"/>
    <w:rsid w:val="008E5E6A"/>
    <w:rsid w:val="008F1D26"/>
    <w:rsid w:val="008F29A2"/>
    <w:rsid w:val="009037E1"/>
    <w:rsid w:val="009038B6"/>
    <w:rsid w:val="0090612D"/>
    <w:rsid w:val="00947EFF"/>
    <w:rsid w:val="009542EE"/>
    <w:rsid w:val="00954AF8"/>
    <w:rsid w:val="009632A1"/>
    <w:rsid w:val="00965080"/>
    <w:rsid w:val="00972333"/>
    <w:rsid w:val="00974A07"/>
    <w:rsid w:val="00984249"/>
    <w:rsid w:val="00986168"/>
    <w:rsid w:val="00993FB6"/>
    <w:rsid w:val="009B0975"/>
    <w:rsid w:val="009C0147"/>
    <w:rsid w:val="009D17A5"/>
    <w:rsid w:val="009E6758"/>
    <w:rsid w:val="009F78E0"/>
    <w:rsid w:val="00A00F5E"/>
    <w:rsid w:val="00A02D75"/>
    <w:rsid w:val="00A049EB"/>
    <w:rsid w:val="00A0509C"/>
    <w:rsid w:val="00A155B5"/>
    <w:rsid w:val="00A15A99"/>
    <w:rsid w:val="00A3075A"/>
    <w:rsid w:val="00A37B3D"/>
    <w:rsid w:val="00A46530"/>
    <w:rsid w:val="00A53745"/>
    <w:rsid w:val="00A53BFA"/>
    <w:rsid w:val="00A62F47"/>
    <w:rsid w:val="00A64DAA"/>
    <w:rsid w:val="00A71299"/>
    <w:rsid w:val="00A7442F"/>
    <w:rsid w:val="00A909A4"/>
    <w:rsid w:val="00AA7226"/>
    <w:rsid w:val="00AC0FEC"/>
    <w:rsid w:val="00AC62B5"/>
    <w:rsid w:val="00AC6F87"/>
    <w:rsid w:val="00AE2E19"/>
    <w:rsid w:val="00AF7DE8"/>
    <w:rsid w:val="00B0096F"/>
    <w:rsid w:val="00B00D40"/>
    <w:rsid w:val="00B13A78"/>
    <w:rsid w:val="00B1685E"/>
    <w:rsid w:val="00B27961"/>
    <w:rsid w:val="00B36A00"/>
    <w:rsid w:val="00B4472A"/>
    <w:rsid w:val="00B45974"/>
    <w:rsid w:val="00B50C14"/>
    <w:rsid w:val="00B53799"/>
    <w:rsid w:val="00B60F9E"/>
    <w:rsid w:val="00B668EE"/>
    <w:rsid w:val="00B7170B"/>
    <w:rsid w:val="00B928EC"/>
    <w:rsid w:val="00BA1550"/>
    <w:rsid w:val="00BB5A3F"/>
    <w:rsid w:val="00BC3FDA"/>
    <w:rsid w:val="00BC5C6E"/>
    <w:rsid w:val="00BD65B7"/>
    <w:rsid w:val="00BE6AF6"/>
    <w:rsid w:val="00BE7C2B"/>
    <w:rsid w:val="00BF0948"/>
    <w:rsid w:val="00BF4F66"/>
    <w:rsid w:val="00C00A00"/>
    <w:rsid w:val="00C16BB2"/>
    <w:rsid w:val="00C23B47"/>
    <w:rsid w:val="00C40867"/>
    <w:rsid w:val="00C46F01"/>
    <w:rsid w:val="00C4764C"/>
    <w:rsid w:val="00C63E42"/>
    <w:rsid w:val="00C65983"/>
    <w:rsid w:val="00C6655E"/>
    <w:rsid w:val="00C669CB"/>
    <w:rsid w:val="00C8330E"/>
    <w:rsid w:val="00C9239F"/>
    <w:rsid w:val="00CA4571"/>
    <w:rsid w:val="00CB1E27"/>
    <w:rsid w:val="00CB404E"/>
    <w:rsid w:val="00CB799E"/>
    <w:rsid w:val="00CC3619"/>
    <w:rsid w:val="00CC6AF3"/>
    <w:rsid w:val="00CD2D02"/>
    <w:rsid w:val="00CD7341"/>
    <w:rsid w:val="00CD79B5"/>
    <w:rsid w:val="00CE3BE8"/>
    <w:rsid w:val="00CE53B9"/>
    <w:rsid w:val="00CF0DB9"/>
    <w:rsid w:val="00D01B64"/>
    <w:rsid w:val="00D07428"/>
    <w:rsid w:val="00D1367B"/>
    <w:rsid w:val="00D34077"/>
    <w:rsid w:val="00D50DB1"/>
    <w:rsid w:val="00D73A8B"/>
    <w:rsid w:val="00D86B03"/>
    <w:rsid w:val="00D9232B"/>
    <w:rsid w:val="00DA4BEE"/>
    <w:rsid w:val="00DA4DD1"/>
    <w:rsid w:val="00DB5099"/>
    <w:rsid w:val="00DB69A1"/>
    <w:rsid w:val="00DB76DE"/>
    <w:rsid w:val="00DC6376"/>
    <w:rsid w:val="00DD24D1"/>
    <w:rsid w:val="00DD31F9"/>
    <w:rsid w:val="00DD4BFB"/>
    <w:rsid w:val="00DF5E80"/>
    <w:rsid w:val="00DF654C"/>
    <w:rsid w:val="00E0382C"/>
    <w:rsid w:val="00E05BFE"/>
    <w:rsid w:val="00E14FC8"/>
    <w:rsid w:val="00E17468"/>
    <w:rsid w:val="00E218ED"/>
    <w:rsid w:val="00E22854"/>
    <w:rsid w:val="00E43CFE"/>
    <w:rsid w:val="00E50BFD"/>
    <w:rsid w:val="00E50C16"/>
    <w:rsid w:val="00E66BB7"/>
    <w:rsid w:val="00E81822"/>
    <w:rsid w:val="00EA5E7B"/>
    <w:rsid w:val="00EA69AA"/>
    <w:rsid w:val="00ED0165"/>
    <w:rsid w:val="00ED20C2"/>
    <w:rsid w:val="00ED4EEF"/>
    <w:rsid w:val="00EE3EA3"/>
    <w:rsid w:val="00EF58C8"/>
    <w:rsid w:val="00F02ACD"/>
    <w:rsid w:val="00F05A04"/>
    <w:rsid w:val="00F1113E"/>
    <w:rsid w:val="00F15EA5"/>
    <w:rsid w:val="00F25D15"/>
    <w:rsid w:val="00F41AB7"/>
    <w:rsid w:val="00F436DD"/>
    <w:rsid w:val="00F50316"/>
    <w:rsid w:val="00F5050E"/>
    <w:rsid w:val="00F61AA8"/>
    <w:rsid w:val="00F65980"/>
    <w:rsid w:val="00F65FCF"/>
    <w:rsid w:val="00F7148D"/>
    <w:rsid w:val="00F77564"/>
    <w:rsid w:val="00F9742C"/>
    <w:rsid w:val="00FB21AF"/>
    <w:rsid w:val="00FC255B"/>
    <w:rsid w:val="00FD3C19"/>
    <w:rsid w:val="00FE3F14"/>
    <w:rsid w:val="00FE4FF3"/>
    <w:rsid w:val="00FE5850"/>
    <w:rsid w:val="00FF31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3C8FB3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65FCF"/>
    <w:rPr>
      <w:sz w:val="22"/>
      <w:szCs w:val="22"/>
      <w:lang w:val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65FCF"/>
    <w:rPr>
      <w:sz w:val="22"/>
      <w:szCs w:val="22"/>
      <w:lang w:val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105</Words>
  <Characters>6301</Characters>
  <Application>Microsoft Macintosh Word</Application>
  <DocSecurity>0</DocSecurity>
  <Lines>52</Lines>
  <Paragraphs>14</Paragraphs>
  <ScaleCrop>false</ScaleCrop>
  <Company>eLife</Company>
  <LinksUpToDate>false</LinksUpToDate>
  <CharactersWithSpaces>73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llicent McConnell</cp:lastModifiedBy>
  <cp:revision>2</cp:revision>
  <dcterms:created xsi:type="dcterms:W3CDTF">2020-01-21T14:25:00Z</dcterms:created>
  <dcterms:modified xsi:type="dcterms:W3CDTF">2020-01-21T14:25:00Z</dcterms:modified>
</cp:coreProperties>
</file>